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BE26C1" w14:textId="045E2B94"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</w:t>
      </w:r>
      <w:ins w:id="0" w:author="Althea ArchMiller" w:date="2018-11-02T10:25:00Z">
        <w:r w:rsidR="007C4746">
          <w:rPr>
            <w:rFonts w:ascii="Times New Roman" w:hAnsi="Times New Roman" w:cs="Times New Roman"/>
            <w:sz w:val="24"/>
            <w:szCs w:val="24"/>
          </w:rPr>
          <w:t>i</w:t>
        </w:r>
      </w:ins>
      <w:r>
        <w:rPr>
          <w:rFonts w:ascii="Times New Roman" w:hAnsi="Times New Roman" w:cs="Times New Roman"/>
          <w:sz w:val="24"/>
          <w:szCs w:val="24"/>
        </w:rPr>
        <w:t>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del w:id="1" w:author="Althea ArchMiller" w:date="2018-11-02T10:25:00Z">
        <w:r w:rsidR="0078269C" w:rsidDel="007C4746">
          <w:rPr>
            <w:rFonts w:ascii="Times New Roman" w:hAnsi="Times New Roman" w:cs="Times New Roman"/>
            <w:sz w:val="24"/>
            <w:szCs w:val="24"/>
          </w:rPr>
          <w:delText>This subsection</w:delText>
        </w:r>
      </w:del>
      <w:ins w:id="2" w:author="Althea ArchMiller" w:date="2018-11-02T10:25:00Z">
        <w:r w:rsidR="007C4746">
          <w:rPr>
            <w:rFonts w:ascii="Times New Roman" w:hAnsi="Times New Roman" w:cs="Times New Roman"/>
            <w:sz w:val="24"/>
            <w:szCs w:val="24"/>
          </w:rPr>
          <w:t>The Anoka Sand Plain</w:t>
        </w:r>
      </w:ins>
      <w:r w:rsidR="0078269C">
        <w:rPr>
          <w:rFonts w:ascii="Times New Roman" w:hAnsi="Times New Roman" w:cs="Times New Roman"/>
          <w:sz w:val="24"/>
          <w:szCs w:val="24"/>
        </w:rPr>
        <w:t xml:space="preserve"> </w:t>
      </w:r>
      <w:r w:rsidR="0094644A">
        <w:rPr>
          <w:rFonts w:ascii="Times New Roman" w:hAnsi="Times New Roman" w:cs="Times New Roman"/>
          <w:sz w:val="24"/>
          <w:szCs w:val="24"/>
        </w:rPr>
        <w:t xml:space="preserve">has been under increased </w:t>
      </w:r>
      <w:ins w:id="3" w:author="Althea ArchMiller" w:date="2018-11-02T10:25:00Z">
        <w:r w:rsidR="007C4746">
          <w:rPr>
            <w:rFonts w:ascii="Times New Roman" w:hAnsi="Times New Roman" w:cs="Times New Roman"/>
            <w:sz w:val="24"/>
            <w:szCs w:val="24"/>
          </w:rPr>
          <w:t xml:space="preserve">conservation </w:t>
        </w:r>
      </w:ins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proofErr w:type="gramStart"/>
      <w:r w:rsidR="00395FEE">
        <w:rPr>
          <w:rFonts w:ascii="Times New Roman" w:hAnsi="Times New Roman" w:cs="Times New Roman"/>
          <w:sz w:val="24"/>
          <w:szCs w:val="24"/>
        </w:rPr>
        <w:t>high quality</w:t>
      </w:r>
      <w:proofErr w:type="gramEnd"/>
      <w:r w:rsidR="00395FEE">
        <w:rPr>
          <w:rFonts w:ascii="Times New Roman" w:hAnsi="Times New Roman" w:cs="Times New Roman"/>
          <w:sz w:val="24"/>
          <w:szCs w:val="24"/>
        </w:rPr>
        <w:t xml:space="preserve">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ins w:id="4" w:author="Althea ArchMiller" w:date="2018-11-02T10:25:00Z">
        <w:r w:rsidR="007C474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ommentRangeStart w:id="5"/>
      <w:ins w:id="6" w:author="Althea ArchMiller" w:date="2018-11-02T10:26:00Z">
        <w:r w:rsidR="007C4746">
          <w:rPr>
            <w:rFonts w:ascii="Times New Roman" w:hAnsi="Times New Roman" w:cs="Times New Roman"/>
            <w:sz w:val="24"/>
            <w:szCs w:val="24"/>
          </w:rPr>
          <w:t>(MN DNR 2006)</w:t>
        </w:r>
        <w:r w:rsidR="007C4746">
          <w:rPr>
            <w:rFonts w:ascii="Times New Roman" w:hAnsi="Times New Roman" w:cs="Times New Roman"/>
            <w:sz w:val="24"/>
            <w:szCs w:val="24"/>
          </w:rPr>
          <w:t xml:space="preserve"> </w:t>
        </w:r>
        <w:commentRangeEnd w:id="5"/>
        <w:r w:rsidR="007C4746">
          <w:rPr>
            <w:rStyle w:val="CommentReference"/>
          </w:rPr>
          <w:commentReference w:id="5"/>
        </w:r>
      </w:ins>
      <w:ins w:id="7" w:author="Althea ArchMiller" w:date="2018-11-02T10:25:00Z">
        <w:r w:rsidR="007C4746">
          <w:rPr>
            <w:rFonts w:ascii="Times New Roman" w:hAnsi="Times New Roman" w:cs="Times New Roman"/>
            <w:sz w:val="24"/>
            <w:szCs w:val="24"/>
          </w:rPr>
          <w:t>(CITEXX)</w:t>
        </w:r>
      </w:ins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atest Conservation Need that are known to occur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</w:t>
      </w:r>
      <w:ins w:id="8" w:author="Althea ArchMiller" w:date="2018-11-02T10:28:00Z">
        <w:r w:rsidR="007C4746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del w:id="9" w:author="Althea ArchMiller" w:date="2018-11-02T10:27:00Z">
        <w:r w:rsidR="00532202" w:rsidDel="007C4746">
          <w:rPr>
            <w:rFonts w:ascii="Times New Roman" w:hAnsi="Times New Roman" w:cs="Times New Roman"/>
            <w:sz w:val="24"/>
            <w:szCs w:val="24"/>
          </w:rPr>
          <w:delText>the subsection</w:delText>
        </w:r>
      </w:del>
      <w:ins w:id="10" w:author="Althea ArchMiller" w:date="2018-11-02T10:27:00Z">
        <w:r w:rsidR="007C4746">
          <w:rPr>
            <w:rFonts w:ascii="Times New Roman" w:hAnsi="Times New Roman" w:cs="Times New Roman"/>
            <w:sz w:val="24"/>
            <w:szCs w:val="24"/>
          </w:rPr>
          <w:t>Anoka Sand Pla</w:t>
        </w:r>
      </w:ins>
      <w:ins w:id="11" w:author="Althea ArchMiller" w:date="2018-11-02T10:28:00Z">
        <w:r w:rsidR="007C4746">
          <w:rPr>
            <w:rFonts w:ascii="Times New Roman" w:hAnsi="Times New Roman" w:cs="Times New Roman"/>
            <w:sz w:val="24"/>
            <w:szCs w:val="24"/>
          </w:rPr>
          <w:t>in</w:t>
        </w:r>
      </w:ins>
      <w:r w:rsidR="00532202">
        <w:rPr>
          <w:rFonts w:ascii="Times New Roman" w:hAnsi="Times New Roman" w:cs="Times New Roman"/>
          <w:sz w:val="24"/>
          <w:szCs w:val="24"/>
        </w:rPr>
        <w:t>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</w:t>
      </w:r>
      <w:commentRangeStart w:id="12"/>
      <w:r w:rsidR="000706F5">
        <w:rPr>
          <w:rFonts w:ascii="Times New Roman" w:hAnsi="Times New Roman" w:cs="Times New Roman"/>
          <w:sz w:val="24"/>
          <w:szCs w:val="24"/>
        </w:rPr>
        <w:t xml:space="preserve">federal or state </w:t>
      </w:r>
      <w:commentRangeEnd w:id="12"/>
      <w:r w:rsidR="007C4746">
        <w:rPr>
          <w:rStyle w:val="CommentReference"/>
        </w:rPr>
        <w:commentReference w:id="12"/>
      </w:r>
      <w:r w:rsidR="000706F5">
        <w:rPr>
          <w:rFonts w:ascii="Times New Roman" w:hAnsi="Times New Roman" w:cs="Times New Roman"/>
          <w:sz w:val="24"/>
          <w:szCs w:val="24"/>
        </w:rPr>
        <w:t>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ed within the Anoka Sand Plain</w:t>
      </w:r>
      <w:del w:id="13" w:author="Althea ArchMiller" w:date="2018-11-02T10:26:00Z">
        <w:r w:rsidR="00101645" w:rsidDel="007C4746">
          <w:rPr>
            <w:rFonts w:ascii="Times New Roman" w:hAnsi="Times New Roman" w:cs="Times New Roman"/>
            <w:sz w:val="24"/>
            <w:szCs w:val="24"/>
          </w:rPr>
          <w:delText xml:space="preserve"> (</w:delText>
        </w:r>
        <w:r w:rsidR="001F455D" w:rsidDel="007C4746">
          <w:rPr>
            <w:rFonts w:ascii="Times New Roman" w:hAnsi="Times New Roman" w:cs="Times New Roman"/>
            <w:sz w:val="24"/>
            <w:szCs w:val="24"/>
          </w:rPr>
          <w:delText>MN DNR 2006</w:delText>
        </w:r>
        <w:r w:rsidR="00101645" w:rsidDel="007C474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 conservation management lands</w:t>
      </w:r>
      <w:del w:id="14" w:author="Althea ArchMiller" w:date="2018-11-02T10:27:00Z">
        <w:r w:rsidR="00C1467E" w:rsidDel="007C4746">
          <w:rPr>
            <w:rFonts w:ascii="Times New Roman" w:hAnsi="Times New Roman" w:cs="Times New Roman"/>
            <w:sz w:val="24"/>
            <w:szCs w:val="24"/>
          </w:rPr>
          <w:delText xml:space="preserve"> (</w:delText>
        </w:r>
        <w:r w:rsidR="001F455D" w:rsidDel="007C4746">
          <w:rPr>
            <w:rFonts w:ascii="Times New Roman" w:hAnsi="Times New Roman" w:cs="Times New Roman"/>
            <w:sz w:val="24"/>
            <w:szCs w:val="24"/>
          </w:rPr>
          <w:delText>MN DNR 2006</w:delText>
        </w:r>
        <w:r w:rsidR="00C1467E" w:rsidDel="007C474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E1A4E4" w14:textId="487323EB" w:rsidR="00450596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 </w:t>
      </w:r>
      <w:del w:id="15" w:author="Althea ArchMiller" w:date="2018-11-02T10:27:00Z">
        <w:r w:rsidDel="007C4746">
          <w:rPr>
            <w:rFonts w:ascii="Times New Roman" w:hAnsi="Times New Roman" w:cs="Times New Roman"/>
            <w:sz w:val="24"/>
            <w:szCs w:val="24"/>
          </w:rPr>
          <w:delText>subsection</w:delText>
        </w:r>
      </w:del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</w:t>
      </w:r>
      <w:del w:id="16" w:author="Althea ArchMiller" w:date="2018-11-02T10:28:00Z">
        <w:r w:rsidR="00AB5DF7" w:rsidDel="007C4746">
          <w:rPr>
            <w:rFonts w:ascii="Times New Roman" w:hAnsi="Times New Roman" w:cs="Times New Roman"/>
            <w:sz w:val="24"/>
            <w:szCs w:val="24"/>
          </w:rPr>
          <w:delText>’</w:delText>
        </w:r>
      </w:del>
      <w:r w:rsidR="00AB5DF7">
        <w:rPr>
          <w:rFonts w:ascii="Times New Roman" w:hAnsi="Times New Roman" w:cs="Times New Roman"/>
          <w:sz w:val="24"/>
          <w:szCs w:val="24"/>
        </w:rPr>
        <w:t>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AB5DF7">
        <w:rPr>
          <w:rFonts w:ascii="Times New Roman" w:hAnsi="Times New Roman" w:cs="Times New Roman"/>
          <w:sz w:val="24"/>
          <w:szCs w:val="24"/>
        </w:rPr>
        <w:t>focus within Sand Dunes</w:t>
      </w:r>
      <w:del w:id="17" w:author="Althea ArchMiller" w:date="2018-11-02T10:28:00Z">
        <w:r w:rsidR="00AB5DF7" w:rsidDel="007C4746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</w:del>
      <w:ins w:id="18" w:author="Althea ArchMiller" w:date="2018-11-02T10:28:00Z">
        <w:r w:rsidR="007C4746">
          <w:rPr>
            <w:rFonts w:ascii="Times New Roman" w:hAnsi="Times New Roman" w:cs="Times New Roman"/>
            <w:sz w:val="24"/>
            <w:szCs w:val="24"/>
          </w:rPr>
          <w:t>;</w:t>
        </w:r>
        <w:r w:rsidR="007C474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AB5DF7">
        <w:rPr>
          <w:rFonts w:ascii="Times New Roman" w:hAnsi="Times New Roman" w:cs="Times New Roman"/>
          <w:sz w:val="24"/>
          <w:szCs w:val="24"/>
        </w:rPr>
        <w:t xml:space="preserve">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B51847">
        <w:rPr>
          <w:rFonts w:ascii="Times New Roman" w:hAnsi="Times New Roman" w:cs="Times New Roman"/>
          <w:sz w:val="24"/>
          <w:szCs w:val="24"/>
        </w:rPr>
        <w:t>Minnesota Department of Natural Resources (DNR)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significance, five state-listed species of plants, and nine state-listed species of animals </w:t>
      </w:r>
      <w:ins w:id="19" w:author="Althea ArchMiller" w:date="2018-11-02T10:28:00Z">
        <w:r w:rsidR="007C4746">
          <w:rPr>
            <w:rFonts w:ascii="Times New Roman" w:hAnsi="Times New Roman" w:cs="Times New Roman"/>
            <w:sz w:val="24"/>
            <w:szCs w:val="24"/>
          </w:rPr>
          <w:t xml:space="preserve">in </w:t>
        </w:r>
      </w:ins>
      <w:ins w:id="20" w:author="Althea ArchMiller" w:date="2018-11-02T10:29:00Z">
        <w:r w:rsidR="007C4746">
          <w:rPr>
            <w:rFonts w:ascii="Times New Roman" w:hAnsi="Times New Roman" w:cs="Times New Roman"/>
            <w:sz w:val="24"/>
            <w:szCs w:val="24"/>
          </w:rPr>
          <w:t xml:space="preserve">the Anoka Sand Plain </w:t>
        </w:r>
      </w:ins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14:paraId="757F6C15" w14:textId="1E264AF9" w:rsidR="0067222C" w:rsidRDefault="0067222C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ins w:id="21" w:author="Althea ArchMiller" w:date="2018-11-02T10:29:00Z">
        <w:r w:rsidR="007C4746">
          <w:rPr>
            <w:rFonts w:ascii="Times New Roman" w:hAnsi="Times New Roman" w:cs="Times New Roman"/>
            <w:sz w:val="24"/>
            <w:szCs w:val="24"/>
          </w:rPr>
          <w:t xml:space="preserve">Minnesota </w:t>
        </w:r>
      </w:ins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14:paraId="346256BE" w14:textId="777D9976" w:rsidR="00964BC7" w:rsidRDefault="005A0D67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</w:t>
      </w:r>
      <w:ins w:id="22" w:author="Althea ArchMiller" w:date="2018-11-02T10:30:00Z">
        <w:r w:rsidR="007C4746">
          <w:rPr>
            <w:rFonts w:ascii="Times New Roman" w:hAnsi="Times New Roman" w:cs="Times New Roman"/>
            <w:sz w:val="24"/>
            <w:szCs w:val="24"/>
          </w:rPr>
          <w:t xml:space="preserve"> (map??XX)</w:t>
        </w:r>
      </w:ins>
      <w:r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</w:t>
      </w:r>
      <w:r w:rsidR="00611188" w:rsidRPr="00611188">
        <w:rPr>
          <w:rFonts w:ascii="Times New Roman" w:hAnsi="Times New Roman" w:cs="Times New Roman"/>
          <w:sz w:val="24"/>
          <w:szCs w:val="24"/>
        </w:rPr>
        <w:lastRenderedPageBreak/>
        <w:t xml:space="preserve">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</w:t>
      </w:r>
      <w:ins w:id="23" w:author="Althea ArchMiller" w:date="2018-11-02T10:31:00Z">
        <w:r w:rsidR="007C4746">
          <w:rPr>
            <w:rFonts w:ascii="Times New Roman" w:hAnsi="Times New Roman" w:cs="Times New Roman"/>
            <w:sz w:val="24"/>
            <w:szCs w:val="24"/>
          </w:rPr>
          <w:t>create oak savanna canopy structures (i.e.</w:t>
        </w:r>
      </w:ins>
      <w:ins w:id="24" w:author="Althea ArchMiller" w:date="2018-11-02T10:32:00Z">
        <w:r w:rsidR="007C4746">
          <w:rPr>
            <w:rFonts w:ascii="Times New Roman" w:hAnsi="Times New Roman" w:cs="Times New Roman"/>
            <w:sz w:val="24"/>
            <w:szCs w:val="24"/>
          </w:rPr>
          <w:t xml:space="preserve">, lower canopy cover dominated by overstory </w:t>
        </w:r>
      </w:ins>
      <w:ins w:id="25" w:author="Althea ArchMiller" w:date="2018-11-02T10:33:00Z">
        <w:r w:rsidR="007C4746">
          <w:rPr>
            <w:rFonts w:ascii="Times New Roman" w:hAnsi="Times New Roman" w:cs="Times New Roman"/>
            <w:sz w:val="24"/>
            <w:szCs w:val="24"/>
          </w:rPr>
          <w:t>hardwoods</w:t>
        </w:r>
      </w:ins>
      <w:ins w:id="26" w:author="Althea ArchMiller" w:date="2018-11-02T10:32:00Z">
        <w:r w:rsidR="007C4746">
          <w:rPr>
            <w:rFonts w:ascii="Times New Roman" w:hAnsi="Times New Roman" w:cs="Times New Roman"/>
            <w:sz w:val="24"/>
            <w:szCs w:val="24"/>
          </w:rPr>
          <w:t>)</w:t>
        </w:r>
      </w:ins>
      <w:del w:id="27" w:author="Althea ArchMiller" w:date="2018-11-02T10:32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>reduce canopy cover to</w:delText>
        </w:r>
      </w:del>
      <w:del w:id="28" w:author="Althea ArchMiller" w:date="2018-11-02T10:31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29" w:author="Althea ArchMiller" w:date="2018-11-02T10:30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 xml:space="preserve">desired </w:delText>
        </w:r>
      </w:del>
      <w:del w:id="30" w:author="Althea ArchMiller" w:date="2018-11-02T10:32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>levels</w:delText>
        </w:r>
      </w:del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del w:id="31" w:author="Althea ArchMiller" w:date="2018-11-02T10:31:00Z">
        <w:r w:rsidR="00595D51" w:rsidDel="007C4746">
          <w:rPr>
            <w:rFonts w:ascii="Times New Roman" w:hAnsi="Times New Roman" w:cs="Times New Roman"/>
            <w:sz w:val="24"/>
            <w:szCs w:val="24"/>
          </w:rPr>
          <w:delText xml:space="preserve">and </w:delText>
        </w:r>
      </w:del>
      <w:ins w:id="32" w:author="Althea ArchMiller" w:date="2018-11-02T10:31:00Z">
        <w:r w:rsidR="007C4746">
          <w:rPr>
            <w:rFonts w:ascii="Times New Roman" w:hAnsi="Times New Roman" w:cs="Times New Roman"/>
            <w:sz w:val="24"/>
            <w:szCs w:val="24"/>
          </w:rPr>
          <w:t>or</w:t>
        </w:r>
        <w:r w:rsidR="007C474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95D51">
        <w:rPr>
          <w:rFonts w:ascii="Times New Roman" w:hAnsi="Times New Roman" w:cs="Times New Roman"/>
          <w:sz w:val="24"/>
          <w:szCs w:val="24"/>
        </w:rPr>
        <w:t>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</w:t>
      </w:r>
      <w:ins w:id="33" w:author="Althea ArchMiller" w:date="2018-11-02T10:33:00Z">
        <w:r w:rsidR="007C4746">
          <w:rPr>
            <w:rFonts w:ascii="Times New Roman" w:hAnsi="Times New Roman" w:cs="Times New Roman"/>
            <w:sz w:val="24"/>
            <w:szCs w:val="24"/>
          </w:rPr>
          <w:t xml:space="preserve">hardwood </w:t>
        </w:r>
      </w:ins>
      <w:r w:rsidR="00611188" w:rsidRPr="00611188">
        <w:rPr>
          <w:rFonts w:ascii="Times New Roman" w:hAnsi="Times New Roman" w:cs="Times New Roman"/>
          <w:sz w:val="24"/>
          <w:szCs w:val="24"/>
        </w:rPr>
        <w:t xml:space="preserve">species </w:t>
      </w:r>
      <w:del w:id="34" w:author="Althea ArchMiller" w:date="2018-11-02T10:32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>(</w:delText>
        </w:r>
      </w:del>
      <w:r w:rsidR="00611188" w:rsidRPr="00611188">
        <w:rPr>
          <w:rFonts w:ascii="Times New Roman" w:hAnsi="Times New Roman" w:cs="Times New Roman"/>
          <w:sz w:val="24"/>
          <w:szCs w:val="24"/>
        </w:rPr>
        <w:t>such as oaks</w:t>
      </w:r>
      <w:del w:id="35" w:author="Althea ArchMiller" w:date="2018-11-02T10:32:00Z">
        <w:r w:rsidR="00611188" w:rsidRPr="00611188" w:rsidDel="007C474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="00611188" w:rsidRPr="00611188">
        <w:rPr>
          <w:rFonts w:ascii="Times New Roman" w:hAnsi="Times New Roman" w:cs="Times New Roman"/>
          <w:sz w:val="24"/>
          <w:szCs w:val="24"/>
        </w:rPr>
        <w:t xml:space="preserve">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del w:id="36" w:author="Althea ArchMiller" w:date="2018-11-02T10:33:00Z">
        <w:r w:rsidR="00595D51" w:rsidDel="007C4746">
          <w:rPr>
            <w:rFonts w:ascii="Times New Roman" w:hAnsi="Times New Roman" w:cs="Times New Roman"/>
            <w:sz w:val="24"/>
            <w:szCs w:val="24"/>
          </w:rPr>
          <w:delText xml:space="preserve">power </w:delText>
        </w:r>
      </w:del>
      <w:ins w:id="37" w:author="Althea ArchMiller" w:date="2018-11-02T10:33:00Z">
        <w:r w:rsidR="007C4746">
          <w:rPr>
            <w:rFonts w:ascii="Times New Roman" w:hAnsi="Times New Roman" w:cs="Times New Roman"/>
            <w:sz w:val="24"/>
            <w:szCs w:val="24"/>
          </w:rPr>
          <w:t>scope</w:t>
        </w:r>
        <w:r w:rsidR="007C474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95D51">
        <w:rPr>
          <w:rFonts w:ascii="Times New Roman" w:hAnsi="Times New Roman" w:cs="Times New Roman"/>
          <w:sz w:val="24"/>
          <w:szCs w:val="24"/>
        </w:rPr>
        <w:t xml:space="preserve">of the study to </w:t>
      </w:r>
      <w:ins w:id="38" w:author="Althea ArchMiller" w:date="2018-11-02T10:34:00Z">
        <w:r w:rsidR="007C4746">
          <w:rPr>
            <w:rFonts w:ascii="Times New Roman" w:hAnsi="Times New Roman" w:cs="Times New Roman"/>
            <w:sz w:val="24"/>
            <w:szCs w:val="24"/>
          </w:rPr>
          <w:t xml:space="preserve">directly </w:t>
        </w:r>
      </w:ins>
      <w:r w:rsidR="00595D51">
        <w:rPr>
          <w:rFonts w:ascii="Times New Roman" w:hAnsi="Times New Roman" w:cs="Times New Roman"/>
          <w:sz w:val="24"/>
          <w:szCs w:val="24"/>
        </w:rPr>
        <w:t>evaluate and inform management for rare species</w:t>
      </w:r>
      <w:ins w:id="39" w:author="Althea ArchMiller" w:date="2018-11-02T10:34:00Z">
        <w:r w:rsidR="007C4746">
          <w:rPr>
            <w:rFonts w:ascii="Times New Roman" w:hAnsi="Times New Roman" w:cs="Times New Roman"/>
            <w:sz w:val="24"/>
            <w:szCs w:val="24"/>
          </w:rPr>
          <w:t xml:space="preserve">. As such, </w:t>
        </w:r>
      </w:ins>
      <w:del w:id="40" w:author="Althea ArchMiller" w:date="2018-11-02T10:34:00Z">
        <w:r w:rsidR="00595D51" w:rsidDel="007C4746">
          <w:rPr>
            <w:rFonts w:ascii="Times New Roman" w:hAnsi="Times New Roman" w:cs="Times New Roman"/>
            <w:sz w:val="24"/>
            <w:szCs w:val="24"/>
          </w:rPr>
          <w:delText xml:space="preserve">, and </w:delText>
        </w:r>
      </w:del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del w:id="41" w:author="Althea ArchMiller" w:date="2018-11-02T10:34:00Z">
        <w:r w:rsidR="00D26FE8" w:rsidDel="00FD3169">
          <w:rPr>
            <w:rFonts w:ascii="Times New Roman" w:hAnsi="Times New Roman" w:cs="Times New Roman"/>
            <w:sz w:val="24"/>
            <w:szCs w:val="24"/>
          </w:rPr>
          <w:delText xml:space="preserve">narrowed </w:delText>
        </w:r>
      </w:del>
      <w:ins w:id="42" w:author="Althea ArchMiller" w:date="2018-11-02T10:34:00Z">
        <w:r w:rsidR="00FD3169">
          <w:rPr>
            <w:rFonts w:ascii="Times New Roman" w:hAnsi="Times New Roman" w:cs="Times New Roman"/>
            <w:sz w:val="24"/>
            <w:szCs w:val="24"/>
          </w:rPr>
          <w:t>modified</w:t>
        </w:r>
        <w:r w:rsidR="00FD316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D26FE8">
        <w:rPr>
          <w:rFonts w:ascii="Times New Roman" w:hAnsi="Times New Roman" w:cs="Times New Roman"/>
          <w:sz w:val="24"/>
          <w:szCs w:val="24"/>
        </w:rPr>
        <w:t xml:space="preserve">my </w:t>
      </w:r>
      <w:ins w:id="43" w:author="Althea ArchMiller" w:date="2018-11-02T10:34:00Z">
        <w:r w:rsidR="00FD3169">
          <w:rPr>
            <w:rFonts w:ascii="Times New Roman" w:hAnsi="Times New Roman" w:cs="Times New Roman"/>
            <w:sz w:val="24"/>
            <w:szCs w:val="24"/>
          </w:rPr>
          <w:t>research goals</w:t>
        </w:r>
      </w:ins>
      <w:del w:id="44" w:author="Althea ArchMiller" w:date="2018-11-02T10:34:00Z">
        <w:r w:rsidR="00D26FE8" w:rsidDel="00FD3169">
          <w:rPr>
            <w:rFonts w:ascii="Times New Roman" w:hAnsi="Times New Roman" w:cs="Times New Roman"/>
            <w:sz w:val="24"/>
            <w:szCs w:val="24"/>
          </w:rPr>
          <w:delText>focus</w:delText>
        </w:r>
      </w:del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p w14:paraId="3BA68D44" w14:textId="12DF9097" w:rsidR="004C28AB" w:rsidDel="00095012" w:rsidRDefault="00964BC7" w:rsidP="00A02668">
      <w:pPr>
        <w:spacing w:line="480" w:lineRule="auto"/>
        <w:rPr>
          <w:del w:id="45" w:author="Althea ArchMiller" w:date="2018-11-02T10:40:00Z"/>
          <w:rFonts w:ascii="Times New Roman" w:hAnsi="Times New Roman" w:cs="Times New Roman"/>
          <w:sz w:val="24"/>
          <w:szCs w:val="24"/>
        </w:rPr>
      </w:pPr>
      <w:bookmarkStart w:id="46" w:name="_GoBack"/>
      <w:bookmarkEnd w:id="46"/>
      <w:del w:id="47" w:author="Althea ArchMiller" w:date="2018-11-02T10:40:00Z">
        <w:r w:rsidDel="00095012">
          <w:rPr>
            <w:rFonts w:ascii="Times New Roman" w:hAnsi="Times New Roman" w:cs="Times New Roman"/>
            <w:sz w:val="24"/>
            <w:szCs w:val="24"/>
          </w:rPr>
          <w:delText xml:space="preserve">The thesis chapter that follows is written to conform to the submission requirements of the Journal of Ecological Restoration, where I intend to publish. </w:delText>
        </w:r>
        <w:r w:rsidR="00595D51" w:rsidDel="0009501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F91AA4" w:rsidDel="00095012">
          <w:rPr>
            <w:rFonts w:ascii="Times New Roman" w:hAnsi="Times New Roman" w:cs="Times New Roman"/>
            <w:sz w:val="24"/>
            <w:szCs w:val="24"/>
          </w:rPr>
          <w:delText xml:space="preserve">I wrote it collaboration with my academic advisor Dr. Todd Arnold and Dr. Althea ArchMiller, </w:delText>
        </w:r>
        <w:r w:rsidR="00F356E5" w:rsidDel="00095012">
          <w:rPr>
            <w:rFonts w:ascii="Times New Roman" w:hAnsi="Times New Roman" w:cs="Times New Roman"/>
            <w:sz w:val="24"/>
            <w:szCs w:val="24"/>
          </w:rPr>
          <w:delText xml:space="preserve">both of whom will be co-authors on that publication. The use of plural pronouns throughout the thesis is </w:delText>
        </w:r>
        <w:r w:rsidR="00B758C4" w:rsidDel="00095012">
          <w:rPr>
            <w:rFonts w:ascii="Times New Roman" w:hAnsi="Times New Roman" w:cs="Times New Roman"/>
            <w:sz w:val="24"/>
            <w:szCs w:val="24"/>
          </w:rPr>
          <w:delText>reflective</w:delText>
        </w:r>
        <w:r w:rsidR="00F356E5" w:rsidDel="00095012">
          <w:rPr>
            <w:rFonts w:ascii="Times New Roman" w:hAnsi="Times New Roman" w:cs="Times New Roman"/>
            <w:sz w:val="24"/>
            <w:szCs w:val="24"/>
          </w:rPr>
          <w:delText xml:space="preserve"> of this collaboration. </w:delText>
        </w:r>
      </w:del>
    </w:p>
    <w:p w14:paraId="7F864629" w14:textId="25BAA8C1" w:rsidR="00395FEE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del w:id="48" w:author="Althea ArchMiller" w:date="2018-11-02T10:40:00Z">
        <w:r w:rsidDel="0009501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</w:p>
    <w:p w14:paraId="5D3E98A4" w14:textId="77777777" w:rsidR="00264CD9" w:rsidRDefault="00264CD9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Althea ArchMiller" w:date="2018-11-02T10:26:00Z" w:initials="AA">
    <w:p w14:paraId="3ED71061" w14:textId="7CE4D6CC" w:rsidR="007C4746" w:rsidRDefault="007C4746">
      <w:pPr>
        <w:pStyle w:val="CommentText"/>
      </w:pPr>
      <w:r>
        <w:rPr>
          <w:rStyle w:val="CommentReference"/>
        </w:rPr>
        <w:annotationRef/>
      </w:r>
      <w:r>
        <w:t>Citations should be where they’re first mentioned, and don’t have to then be repeated unless paragraph or citation changes</w:t>
      </w:r>
    </w:p>
  </w:comment>
  <w:comment w:id="12" w:author="Althea ArchMiller" w:date="2018-11-02T10:25:00Z" w:initials="AA">
    <w:p w14:paraId="3A54EF14" w14:textId="63FFAAB7" w:rsidR="007C4746" w:rsidRDefault="007C4746">
      <w:pPr>
        <w:pStyle w:val="CommentText"/>
      </w:pPr>
      <w:r>
        <w:rPr>
          <w:rStyle w:val="CommentReference"/>
        </w:rPr>
        <w:annotationRef/>
      </w:r>
      <w:r>
        <w:t>Capitalized? Federal or State Threatened or Endangered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ED71061" w15:done="0"/>
  <w15:commentEx w15:paraId="3A54EF1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ED71061" w16cid:durableId="1F86A4E6"/>
  <w16cid:commentId w16cid:paraId="3A54EF14" w16cid:durableId="1F86A4B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lthea ArchMiller">
    <w15:presenceInfo w15:providerId="Windows Live" w15:userId="f632e2ebb8b41bf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D6353"/>
    <w:rsid w:val="00010844"/>
    <w:rsid w:val="00027B93"/>
    <w:rsid w:val="000706F5"/>
    <w:rsid w:val="00095012"/>
    <w:rsid w:val="00101645"/>
    <w:rsid w:val="001221C8"/>
    <w:rsid w:val="001250A1"/>
    <w:rsid w:val="001959EB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C4746"/>
    <w:rsid w:val="007E0701"/>
    <w:rsid w:val="0094644A"/>
    <w:rsid w:val="00964BC7"/>
    <w:rsid w:val="00983144"/>
    <w:rsid w:val="009E537D"/>
    <w:rsid w:val="00A02668"/>
    <w:rsid w:val="00A106FF"/>
    <w:rsid w:val="00AB5DF7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E31C9E"/>
    <w:rsid w:val="00F34F07"/>
    <w:rsid w:val="00F356E5"/>
    <w:rsid w:val="00F84233"/>
    <w:rsid w:val="00F91AA4"/>
    <w:rsid w:val="00FD31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423BFC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C4746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4746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C47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47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474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47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474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1030</Words>
  <Characters>587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Althea ArchMiller</cp:lastModifiedBy>
  <cp:revision>4</cp:revision>
  <dcterms:created xsi:type="dcterms:W3CDTF">2018-11-02T15:24:00Z</dcterms:created>
  <dcterms:modified xsi:type="dcterms:W3CDTF">2018-11-02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